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421F1E" w:rsidRPr="008F6D5E" w:rsidRDefault="00421F1E" w:rsidP="00751B6E">
      <w:pPr>
        <w:pStyle w:val="Heading3"/>
        <w:spacing w:before="0" w:line="480" w:lineRule="auto"/>
        <w:rPr>
          <w:rFonts w:asciiTheme="minorHAnsi" w:hAnsiTheme="minorHAnsi" w:cstheme="minorBidi"/>
          <w:b/>
          <w:bCs/>
          <w:color w:val="000000" w:themeColor="text1"/>
          <w:sz w:val="22"/>
          <w:szCs w:val="22"/>
        </w:rPr>
      </w:pPr>
      <w:r w:rsidRPr="008F6D5E">
        <w:rPr>
          <w:rFonts w:asciiTheme="minorHAnsi" w:hAnsiTheme="minorHAnsi" w:cstheme="minorBidi"/>
          <w:b/>
          <w:bCs/>
          <w:color w:val="000000" w:themeColor="text1"/>
          <w:sz w:val="22"/>
          <w:szCs w:val="22"/>
        </w:rPr>
        <w:t xml:space="preserve">Supplementary </w:t>
      </w:r>
      <w:r w:rsidRPr="00751B6E">
        <w:rPr>
          <w:rFonts w:asciiTheme="minorHAnsi" w:hAnsiTheme="minorHAnsi" w:cstheme="minorBidi"/>
          <w:b/>
          <w:bCs/>
          <w:color w:val="000000" w:themeColor="text1"/>
          <w:sz w:val="22"/>
          <w:szCs w:val="22"/>
          <w:highlight w:val="yellow"/>
        </w:rPr>
        <w:t xml:space="preserve">Table </w:t>
      </w:r>
      <w:r w:rsidR="00751B6E" w:rsidRPr="00751B6E">
        <w:rPr>
          <w:rFonts w:asciiTheme="minorHAnsi" w:hAnsiTheme="minorHAnsi" w:cstheme="minorBidi"/>
          <w:b/>
          <w:bCs/>
          <w:color w:val="000000" w:themeColor="text1"/>
          <w:sz w:val="22"/>
          <w:szCs w:val="22"/>
          <w:highlight w:val="yellow"/>
        </w:rPr>
        <w:t>5</w:t>
      </w:r>
      <w:bookmarkStart w:id="0" w:name="_GoBack"/>
      <w:bookmarkEnd w:id="0"/>
    </w:p>
    <w:p w:rsidR="00421F1E" w:rsidRPr="008F6D5E" w:rsidRDefault="00421F1E" w:rsidP="00421F1E">
      <w:pPr>
        <w:pStyle w:val="Listoftables"/>
        <w:rPr>
          <w:rFonts w:asciiTheme="minorHAnsi" w:hAnsiTheme="minorHAnsi"/>
          <w:sz w:val="22"/>
          <w:szCs w:val="22"/>
        </w:rPr>
      </w:pPr>
      <w:bookmarkStart w:id="1" w:name="_Toc15243990"/>
      <w:bookmarkStart w:id="2" w:name="_Toc15250565"/>
      <w:r w:rsidRPr="008F6D5E">
        <w:rPr>
          <w:rFonts w:asciiTheme="minorHAnsi" w:hAnsiTheme="minorHAnsi"/>
          <w:sz w:val="22"/>
          <w:szCs w:val="22"/>
        </w:rPr>
        <w:t xml:space="preserve">Measurement of MICs for a range of antibiotics against </w:t>
      </w:r>
      <w:r w:rsidRPr="008F6D5E">
        <w:rPr>
          <w:rFonts w:asciiTheme="minorHAnsi" w:hAnsiTheme="minorHAnsi"/>
          <w:i/>
          <w:sz w:val="22"/>
          <w:szCs w:val="22"/>
        </w:rPr>
        <w:t>K. sedentarius</w:t>
      </w:r>
      <w:r w:rsidRPr="008F6D5E">
        <w:rPr>
          <w:rFonts w:asciiTheme="minorHAnsi" w:hAnsiTheme="minorHAnsi"/>
          <w:sz w:val="22"/>
          <w:szCs w:val="22"/>
        </w:rPr>
        <w:t xml:space="preserve"> MBB13.</w:t>
      </w:r>
      <w:bookmarkEnd w:id="1"/>
      <w:bookmarkEnd w:id="2"/>
    </w:p>
    <w:tbl>
      <w:tblPr>
        <w:tblStyle w:val="TableGrid"/>
        <w:tblpPr w:leftFromText="180" w:rightFromText="180" w:vertAnchor="text" w:horzAnchor="margin" w:tblpXSpec="center" w:tblpY="21"/>
        <w:tblW w:w="9900" w:type="dxa"/>
        <w:tblLayout w:type="fixed"/>
        <w:tblLook w:val="04A0" w:firstRow="1" w:lastRow="0" w:firstColumn="1" w:lastColumn="0" w:noHBand="0" w:noVBand="1"/>
      </w:tblPr>
      <w:tblGrid>
        <w:gridCol w:w="2280"/>
        <w:gridCol w:w="1968"/>
        <w:gridCol w:w="2031"/>
        <w:gridCol w:w="1207"/>
        <w:gridCol w:w="1207"/>
        <w:gridCol w:w="1207"/>
      </w:tblGrid>
      <w:tr w:rsidR="00421F1E" w:rsidRPr="008F6D5E" w:rsidTr="0061336F">
        <w:trPr>
          <w:trHeight w:val="187"/>
        </w:trPr>
        <w:tc>
          <w:tcPr>
            <w:tcW w:w="2280" w:type="dxa"/>
            <w:vMerge w:val="restart"/>
          </w:tcPr>
          <w:p w:rsidR="00421F1E" w:rsidRPr="008F6D5E" w:rsidRDefault="00421F1E" w:rsidP="0061336F">
            <w:pPr>
              <w:spacing w:line="276" w:lineRule="auto"/>
              <w:jc w:val="both"/>
              <w:rPr>
                <w:bCs/>
                <w:sz w:val="16"/>
                <w:szCs w:val="16"/>
              </w:rPr>
            </w:pPr>
            <w:r w:rsidRPr="008F6D5E">
              <w:rPr>
                <w:bCs/>
                <w:sz w:val="16"/>
                <w:szCs w:val="16"/>
              </w:rPr>
              <w:t>Antibacterial agent</w:t>
            </w:r>
          </w:p>
        </w:tc>
        <w:tc>
          <w:tcPr>
            <w:tcW w:w="3999" w:type="dxa"/>
            <w:gridSpan w:val="2"/>
          </w:tcPr>
          <w:p w:rsidR="00421F1E" w:rsidRPr="008F6D5E" w:rsidRDefault="00421F1E" w:rsidP="0061336F">
            <w:pPr>
              <w:spacing w:line="276" w:lineRule="auto"/>
              <w:jc w:val="center"/>
              <w:rPr>
                <w:bCs/>
                <w:sz w:val="16"/>
                <w:szCs w:val="16"/>
              </w:rPr>
            </w:pPr>
            <w:r w:rsidRPr="008F6D5E">
              <w:rPr>
                <w:bCs/>
                <w:sz w:val="16"/>
                <w:szCs w:val="16"/>
              </w:rPr>
              <w:t>MIC and interpretation</w:t>
            </w:r>
          </w:p>
        </w:tc>
        <w:tc>
          <w:tcPr>
            <w:tcW w:w="3621" w:type="dxa"/>
            <w:gridSpan w:val="3"/>
          </w:tcPr>
          <w:p w:rsidR="00421F1E" w:rsidRPr="008F6D5E" w:rsidRDefault="00421F1E" w:rsidP="0061336F">
            <w:pPr>
              <w:spacing w:line="276" w:lineRule="auto"/>
              <w:jc w:val="center"/>
              <w:rPr>
                <w:bCs/>
                <w:sz w:val="16"/>
                <w:szCs w:val="16"/>
              </w:rPr>
            </w:pPr>
            <w:r w:rsidRPr="008F6D5E">
              <w:rPr>
                <w:bCs/>
                <w:sz w:val="16"/>
                <w:szCs w:val="16"/>
              </w:rPr>
              <w:t>Reference range</w:t>
            </w:r>
          </w:p>
        </w:tc>
      </w:tr>
      <w:tr w:rsidR="00421F1E" w:rsidRPr="008F6D5E" w:rsidTr="0061336F">
        <w:trPr>
          <w:trHeight w:val="448"/>
        </w:trPr>
        <w:tc>
          <w:tcPr>
            <w:tcW w:w="2280" w:type="dxa"/>
            <w:vMerge/>
          </w:tcPr>
          <w:p w:rsidR="00421F1E" w:rsidRPr="008F6D5E" w:rsidRDefault="00421F1E" w:rsidP="0061336F">
            <w:pPr>
              <w:spacing w:line="276" w:lineRule="auto"/>
              <w:jc w:val="both"/>
              <w:rPr>
                <w:bCs/>
                <w:sz w:val="16"/>
                <w:szCs w:val="16"/>
              </w:rPr>
            </w:pPr>
          </w:p>
        </w:tc>
        <w:tc>
          <w:tcPr>
            <w:tcW w:w="1968" w:type="dxa"/>
          </w:tcPr>
          <w:p w:rsidR="00421F1E" w:rsidRPr="008F6D5E" w:rsidRDefault="00421F1E" w:rsidP="0061336F">
            <w:pPr>
              <w:spacing w:line="276" w:lineRule="auto"/>
              <w:jc w:val="center"/>
              <w:rPr>
                <w:bCs/>
                <w:sz w:val="16"/>
                <w:szCs w:val="16"/>
              </w:rPr>
            </w:pPr>
            <w:r w:rsidRPr="008F6D5E">
              <w:rPr>
                <w:bCs/>
                <w:sz w:val="16"/>
                <w:szCs w:val="16"/>
              </w:rPr>
              <w:t>(mg/L) / 24 h</w:t>
            </w:r>
          </w:p>
        </w:tc>
        <w:tc>
          <w:tcPr>
            <w:tcW w:w="2031" w:type="dxa"/>
          </w:tcPr>
          <w:p w:rsidR="00421F1E" w:rsidRPr="008F6D5E" w:rsidRDefault="00421F1E" w:rsidP="0061336F">
            <w:pPr>
              <w:spacing w:line="276" w:lineRule="auto"/>
              <w:jc w:val="center"/>
              <w:rPr>
                <w:bCs/>
                <w:sz w:val="16"/>
                <w:szCs w:val="16"/>
              </w:rPr>
            </w:pPr>
            <w:r w:rsidRPr="008F6D5E">
              <w:rPr>
                <w:bCs/>
                <w:sz w:val="16"/>
                <w:szCs w:val="16"/>
              </w:rPr>
              <w:t>Categorization</w:t>
            </w:r>
          </w:p>
        </w:tc>
        <w:tc>
          <w:tcPr>
            <w:tcW w:w="1207" w:type="dxa"/>
          </w:tcPr>
          <w:p w:rsidR="00421F1E" w:rsidRPr="008F6D5E" w:rsidRDefault="00421F1E" w:rsidP="0061336F">
            <w:pPr>
              <w:spacing w:line="276" w:lineRule="auto"/>
              <w:jc w:val="center"/>
              <w:rPr>
                <w:bCs/>
                <w:sz w:val="16"/>
                <w:szCs w:val="16"/>
              </w:rPr>
            </w:pPr>
            <w:r w:rsidRPr="008F6D5E">
              <w:rPr>
                <w:bCs/>
                <w:sz w:val="16"/>
                <w:szCs w:val="16"/>
              </w:rPr>
              <w:t>R&gt;</w:t>
            </w:r>
          </w:p>
        </w:tc>
        <w:tc>
          <w:tcPr>
            <w:tcW w:w="1207" w:type="dxa"/>
          </w:tcPr>
          <w:p w:rsidR="00421F1E" w:rsidRPr="008F6D5E" w:rsidRDefault="00421F1E" w:rsidP="0061336F">
            <w:pPr>
              <w:spacing w:line="276" w:lineRule="auto"/>
              <w:jc w:val="center"/>
              <w:rPr>
                <w:bCs/>
                <w:sz w:val="16"/>
                <w:szCs w:val="16"/>
              </w:rPr>
            </w:pPr>
            <w:r w:rsidRPr="008F6D5E">
              <w:rPr>
                <w:bCs/>
                <w:sz w:val="16"/>
                <w:szCs w:val="16"/>
              </w:rPr>
              <w:t>I</w:t>
            </w:r>
          </w:p>
        </w:tc>
        <w:tc>
          <w:tcPr>
            <w:tcW w:w="1207" w:type="dxa"/>
          </w:tcPr>
          <w:p w:rsidR="00421F1E" w:rsidRPr="008F6D5E" w:rsidRDefault="00421F1E" w:rsidP="0061336F">
            <w:pPr>
              <w:spacing w:line="276" w:lineRule="auto"/>
              <w:jc w:val="center"/>
              <w:rPr>
                <w:bCs/>
                <w:sz w:val="16"/>
                <w:szCs w:val="16"/>
              </w:rPr>
            </w:pPr>
            <w:r w:rsidRPr="008F6D5E">
              <w:rPr>
                <w:bCs/>
                <w:sz w:val="16"/>
                <w:szCs w:val="16"/>
              </w:rPr>
              <w:t>S≤</w:t>
            </w:r>
          </w:p>
        </w:tc>
      </w:tr>
      <w:tr w:rsidR="00421F1E" w:rsidRPr="008F6D5E" w:rsidTr="0061336F">
        <w:trPr>
          <w:trHeight w:val="449"/>
        </w:trPr>
        <w:tc>
          <w:tcPr>
            <w:tcW w:w="2280" w:type="dxa"/>
          </w:tcPr>
          <w:p w:rsidR="00421F1E" w:rsidRPr="008F6D5E" w:rsidRDefault="00421F1E" w:rsidP="0061336F">
            <w:pPr>
              <w:spacing w:line="276" w:lineRule="auto"/>
              <w:jc w:val="both"/>
              <w:rPr>
                <w:bCs/>
                <w:sz w:val="16"/>
                <w:szCs w:val="16"/>
              </w:rPr>
            </w:pPr>
            <w:r w:rsidRPr="008F6D5E">
              <w:rPr>
                <w:bCs/>
                <w:sz w:val="16"/>
                <w:szCs w:val="16"/>
              </w:rPr>
              <w:t>Amikacin</w:t>
            </w:r>
          </w:p>
        </w:tc>
        <w:tc>
          <w:tcPr>
            <w:tcW w:w="1968" w:type="dxa"/>
          </w:tcPr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4</w:t>
            </w:r>
          </w:p>
        </w:tc>
        <w:tc>
          <w:tcPr>
            <w:tcW w:w="2031" w:type="dxa"/>
          </w:tcPr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S</w:t>
            </w:r>
          </w:p>
        </w:tc>
        <w:tc>
          <w:tcPr>
            <w:tcW w:w="1207" w:type="dxa"/>
          </w:tcPr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16</w:t>
            </w:r>
          </w:p>
        </w:tc>
        <w:tc>
          <w:tcPr>
            <w:tcW w:w="1207" w:type="dxa"/>
          </w:tcPr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16</w:t>
            </w:r>
          </w:p>
        </w:tc>
        <w:tc>
          <w:tcPr>
            <w:tcW w:w="1207" w:type="dxa"/>
          </w:tcPr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8</w:t>
            </w:r>
          </w:p>
        </w:tc>
      </w:tr>
      <w:tr w:rsidR="00421F1E" w:rsidRPr="008F6D5E" w:rsidTr="0061336F">
        <w:trPr>
          <w:trHeight w:val="442"/>
        </w:trPr>
        <w:tc>
          <w:tcPr>
            <w:tcW w:w="2280" w:type="dxa"/>
          </w:tcPr>
          <w:p w:rsidR="00421F1E" w:rsidRPr="008F6D5E" w:rsidRDefault="00421F1E" w:rsidP="0061336F">
            <w:pPr>
              <w:spacing w:line="276" w:lineRule="auto"/>
              <w:jc w:val="both"/>
              <w:rPr>
                <w:bCs/>
                <w:sz w:val="16"/>
                <w:szCs w:val="16"/>
              </w:rPr>
            </w:pPr>
            <w:r w:rsidRPr="008F6D5E">
              <w:rPr>
                <w:bCs/>
                <w:sz w:val="16"/>
                <w:szCs w:val="16"/>
              </w:rPr>
              <w:t>Ciprofloxacin</w:t>
            </w:r>
          </w:p>
        </w:tc>
        <w:tc>
          <w:tcPr>
            <w:tcW w:w="1968" w:type="dxa"/>
          </w:tcPr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32</w:t>
            </w:r>
          </w:p>
        </w:tc>
        <w:tc>
          <w:tcPr>
            <w:tcW w:w="2031" w:type="dxa"/>
          </w:tcPr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R</w:t>
            </w:r>
          </w:p>
        </w:tc>
        <w:tc>
          <w:tcPr>
            <w:tcW w:w="1207" w:type="dxa"/>
          </w:tcPr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1</w:t>
            </w:r>
          </w:p>
        </w:tc>
        <w:tc>
          <w:tcPr>
            <w:tcW w:w="1207" w:type="dxa"/>
          </w:tcPr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-</w:t>
            </w:r>
          </w:p>
        </w:tc>
        <w:tc>
          <w:tcPr>
            <w:tcW w:w="1207" w:type="dxa"/>
          </w:tcPr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1</w:t>
            </w:r>
          </w:p>
        </w:tc>
      </w:tr>
      <w:tr w:rsidR="00421F1E" w:rsidRPr="008F6D5E" w:rsidTr="0061336F">
        <w:trPr>
          <w:trHeight w:val="442"/>
        </w:trPr>
        <w:tc>
          <w:tcPr>
            <w:tcW w:w="2280" w:type="dxa"/>
          </w:tcPr>
          <w:p w:rsidR="00421F1E" w:rsidRPr="008F6D5E" w:rsidRDefault="00421F1E" w:rsidP="0061336F">
            <w:pPr>
              <w:spacing w:line="276" w:lineRule="auto"/>
              <w:jc w:val="both"/>
              <w:rPr>
                <w:bCs/>
                <w:sz w:val="16"/>
                <w:szCs w:val="16"/>
              </w:rPr>
            </w:pPr>
            <w:r w:rsidRPr="008F6D5E">
              <w:rPr>
                <w:bCs/>
                <w:sz w:val="16"/>
                <w:szCs w:val="16"/>
              </w:rPr>
              <w:t>Doripenem</w:t>
            </w:r>
          </w:p>
        </w:tc>
        <w:tc>
          <w:tcPr>
            <w:tcW w:w="1968" w:type="dxa"/>
          </w:tcPr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0.25</w:t>
            </w:r>
          </w:p>
        </w:tc>
        <w:tc>
          <w:tcPr>
            <w:tcW w:w="2031" w:type="dxa"/>
          </w:tcPr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ND</w:t>
            </w:r>
          </w:p>
        </w:tc>
        <w:tc>
          <w:tcPr>
            <w:tcW w:w="1207" w:type="dxa"/>
          </w:tcPr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-</w:t>
            </w:r>
          </w:p>
        </w:tc>
        <w:tc>
          <w:tcPr>
            <w:tcW w:w="1207" w:type="dxa"/>
          </w:tcPr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-</w:t>
            </w:r>
          </w:p>
        </w:tc>
        <w:tc>
          <w:tcPr>
            <w:tcW w:w="1207" w:type="dxa"/>
          </w:tcPr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-</w:t>
            </w:r>
          </w:p>
        </w:tc>
      </w:tr>
      <w:tr w:rsidR="00421F1E" w:rsidRPr="008F6D5E" w:rsidTr="0061336F">
        <w:trPr>
          <w:trHeight w:val="442"/>
        </w:trPr>
        <w:tc>
          <w:tcPr>
            <w:tcW w:w="2280" w:type="dxa"/>
          </w:tcPr>
          <w:p w:rsidR="00421F1E" w:rsidRPr="008F6D5E" w:rsidRDefault="00421F1E" w:rsidP="0061336F">
            <w:pPr>
              <w:spacing w:line="276" w:lineRule="auto"/>
              <w:jc w:val="both"/>
              <w:rPr>
                <w:bCs/>
                <w:sz w:val="16"/>
                <w:szCs w:val="16"/>
              </w:rPr>
            </w:pPr>
            <w:r w:rsidRPr="008F6D5E">
              <w:rPr>
                <w:bCs/>
                <w:sz w:val="16"/>
                <w:szCs w:val="16"/>
              </w:rPr>
              <w:t>Gentamicin</w:t>
            </w:r>
          </w:p>
        </w:tc>
        <w:tc>
          <w:tcPr>
            <w:tcW w:w="1968" w:type="dxa"/>
          </w:tcPr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8</w:t>
            </w:r>
          </w:p>
        </w:tc>
        <w:tc>
          <w:tcPr>
            <w:tcW w:w="2031" w:type="dxa"/>
          </w:tcPr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R</w:t>
            </w:r>
          </w:p>
        </w:tc>
        <w:tc>
          <w:tcPr>
            <w:tcW w:w="1207" w:type="dxa"/>
          </w:tcPr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1</w:t>
            </w:r>
          </w:p>
        </w:tc>
        <w:tc>
          <w:tcPr>
            <w:tcW w:w="1207" w:type="dxa"/>
          </w:tcPr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-</w:t>
            </w:r>
          </w:p>
        </w:tc>
        <w:tc>
          <w:tcPr>
            <w:tcW w:w="1207" w:type="dxa"/>
          </w:tcPr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1</w:t>
            </w:r>
          </w:p>
        </w:tc>
      </w:tr>
      <w:tr w:rsidR="00421F1E" w:rsidRPr="008F6D5E" w:rsidTr="0061336F">
        <w:trPr>
          <w:trHeight w:val="442"/>
        </w:trPr>
        <w:tc>
          <w:tcPr>
            <w:tcW w:w="2280" w:type="dxa"/>
          </w:tcPr>
          <w:p w:rsidR="00421F1E" w:rsidRPr="008F6D5E" w:rsidRDefault="00421F1E" w:rsidP="0061336F">
            <w:pPr>
              <w:spacing w:line="276" w:lineRule="auto"/>
              <w:jc w:val="both"/>
              <w:rPr>
                <w:bCs/>
                <w:sz w:val="16"/>
                <w:szCs w:val="16"/>
              </w:rPr>
            </w:pPr>
            <w:r w:rsidRPr="008F6D5E">
              <w:rPr>
                <w:bCs/>
                <w:sz w:val="16"/>
                <w:szCs w:val="16"/>
              </w:rPr>
              <w:t>Imipenem</w:t>
            </w:r>
          </w:p>
        </w:tc>
        <w:tc>
          <w:tcPr>
            <w:tcW w:w="1968" w:type="dxa"/>
          </w:tcPr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16</w:t>
            </w:r>
          </w:p>
        </w:tc>
        <w:tc>
          <w:tcPr>
            <w:tcW w:w="2031" w:type="dxa"/>
          </w:tcPr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ND</w:t>
            </w:r>
          </w:p>
        </w:tc>
        <w:tc>
          <w:tcPr>
            <w:tcW w:w="1207" w:type="dxa"/>
          </w:tcPr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-</w:t>
            </w:r>
          </w:p>
        </w:tc>
        <w:tc>
          <w:tcPr>
            <w:tcW w:w="1207" w:type="dxa"/>
          </w:tcPr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-</w:t>
            </w:r>
          </w:p>
        </w:tc>
        <w:tc>
          <w:tcPr>
            <w:tcW w:w="1207" w:type="dxa"/>
          </w:tcPr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-</w:t>
            </w:r>
          </w:p>
        </w:tc>
      </w:tr>
      <w:tr w:rsidR="00421F1E" w:rsidRPr="008F6D5E" w:rsidTr="0061336F">
        <w:trPr>
          <w:trHeight w:val="442"/>
        </w:trPr>
        <w:tc>
          <w:tcPr>
            <w:tcW w:w="2280" w:type="dxa"/>
          </w:tcPr>
          <w:p w:rsidR="00421F1E" w:rsidRPr="008F6D5E" w:rsidRDefault="00421F1E" w:rsidP="0061336F">
            <w:pPr>
              <w:spacing w:line="276" w:lineRule="auto"/>
              <w:jc w:val="both"/>
              <w:rPr>
                <w:bCs/>
                <w:sz w:val="16"/>
                <w:szCs w:val="16"/>
              </w:rPr>
            </w:pPr>
            <w:r w:rsidRPr="008F6D5E">
              <w:rPr>
                <w:bCs/>
                <w:sz w:val="16"/>
                <w:szCs w:val="16"/>
              </w:rPr>
              <w:t>Piperacillin sodium salt</w:t>
            </w:r>
          </w:p>
        </w:tc>
        <w:tc>
          <w:tcPr>
            <w:tcW w:w="1968" w:type="dxa"/>
          </w:tcPr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256</w:t>
            </w:r>
          </w:p>
        </w:tc>
        <w:tc>
          <w:tcPr>
            <w:tcW w:w="2031" w:type="dxa"/>
          </w:tcPr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ND</w:t>
            </w:r>
          </w:p>
        </w:tc>
        <w:tc>
          <w:tcPr>
            <w:tcW w:w="1207" w:type="dxa"/>
          </w:tcPr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-</w:t>
            </w:r>
          </w:p>
        </w:tc>
        <w:tc>
          <w:tcPr>
            <w:tcW w:w="1207" w:type="dxa"/>
          </w:tcPr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-</w:t>
            </w:r>
          </w:p>
        </w:tc>
        <w:tc>
          <w:tcPr>
            <w:tcW w:w="1207" w:type="dxa"/>
          </w:tcPr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-</w:t>
            </w:r>
          </w:p>
        </w:tc>
      </w:tr>
      <w:tr w:rsidR="00421F1E" w:rsidRPr="008F6D5E" w:rsidTr="0061336F">
        <w:trPr>
          <w:trHeight w:val="442"/>
        </w:trPr>
        <w:tc>
          <w:tcPr>
            <w:tcW w:w="2280" w:type="dxa"/>
          </w:tcPr>
          <w:p w:rsidR="00421F1E" w:rsidRPr="008F6D5E" w:rsidRDefault="00421F1E" w:rsidP="0061336F">
            <w:pPr>
              <w:spacing w:line="276" w:lineRule="auto"/>
              <w:jc w:val="both"/>
              <w:rPr>
                <w:bCs/>
                <w:sz w:val="16"/>
                <w:szCs w:val="16"/>
              </w:rPr>
            </w:pPr>
            <w:r w:rsidRPr="008F6D5E">
              <w:rPr>
                <w:bCs/>
                <w:sz w:val="16"/>
                <w:szCs w:val="16"/>
              </w:rPr>
              <w:t>Vancomycin</w:t>
            </w:r>
          </w:p>
        </w:tc>
        <w:tc>
          <w:tcPr>
            <w:tcW w:w="1968" w:type="dxa"/>
          </w:tcPr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0.25</w:t>
            </w:r>
          </w:p>
        </w:tc>
        <w:tc>
          <w:tcPr>
            <w:tcW w:w="2031" w:type="dxa"/>
          </w:tcPr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S</w:t>
            </w:r>
          </w:p>
        </w:tc>
        <w:tc>
          <w:tcPr>
            <w:tcW w:w="1207" w:type="dxa"/>
          </w:tcPr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4</w:t>
            </w:r>
          </w:p>
        </w:tc>
        <w:tc>
          <w:tcPr>
            <w:tcW w:w="1207" w:type="dxa"/>
          </w:tcPr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-</w:t>
            </w:r>
          </w:p>
        </w:tc>
        <w:tc>
          <w:tcPr>
            <w:tcW w:w="1207" w:type="dxa"/>
          </w:tcPr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4</w:t>
            </w:r>
          </w:p>
        </w:tc>
      </w:tr>
      <w:tr w:rsidR="00421F1E" w:rsidRPr="008F6D5E" w:rsidTr="0061336F">
        <w:trPr>
          <w:trHeight w:val="442"/>
        </w:trPr>
        <w:tc>
          <w:tcPr>
            <w:tcW w:w="2280" w:type="dxa"/>
          </w:tcPr>
          <w:p w:rsidR="00421F1E" w:rsidRPr="008F6D5E" w:rsidRDefault="00421F1E" w:rsidP="0061336F">
            <w:pPr>
              <w:spacing w:line="276" w:lineRule="auto"/>
              <w:jc w:val="both"/>
              <w:rPr>
                <w:bCs/>
                <w:sz w:val="16"/>
                <w:szCs w:val="16"/>
              </w:rPr>
            </w:pPr>
            <w:r w:rsidRPr="008F6D5E">
              <w:rPr>
                <w:bCs/>
                <w:sz w:val="16"/>
                <w:szCs w:val="16"/>
              </w:rPr>
              <w:t>Rifampin</w:t>
            </w:r>
          </w:p>
        </w:tc>
        <w:tc>
          <w:tcPr>
            <w:tcW w:w="1968" w:type="dxa"/>
          </w:tcPr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0.004</w:t>
            </w:r>
          </w:p>
        </w:tc>
        <w:tc>
          <w:tcPr>
            <w:tcW w:w="2031" w:type="dxa"/>
          </w:tcPr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S</w:t>
            </w:r>
          </w:p>
        </w:tc>
        <w:tc>
          <w:tcPr>
            <w:tcW w:w="1207" w:type="dxa"/>
          </w:tcPr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0.5</w:t>
            </w:r>
          </w:p>
        </w:tc>
        <w:tc>
          <w:tcPr>
            <w:tcW w:w="1207" w:type="dxa"/>
          </w:tcPr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0.12-0.5</w:t>
            </w:r>
          </w:p>
        </w:tc>
        <w:tc>
          <w:tcPr>
            <w:tcW w:w="1207" w:type="dxa"/>
          </w:tcPr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0.06</w:t>
            </w:r>
          </w:p>
        </w:tc>
      </w:tr>
      <w:tr w:rsidR="00421F1E" w:rsidRPr="008F6D5E" w:rsidTr="0061336F">
        <w:trPr>
          <w:trHeight w:val="442"/>
        </w:trPr>
        <w:tc>
          <w:tcPr>
            <w:tcW w:w="2280" w:type="dxa"/>
          </w:tcPr>
          <w:p w:rsidR="00421F1E" w:rsidRPr="008F6D5E" w:rsidRDefault="00421F1E" w:rsidP="0061336F">
            <w:pPr>
              <w:spacing w:line="276" w:lineRule="auto"/>
              <w:jc w:val="both"/>
              <w:rPr>
                <w:bCs/>
                <w:sz w:val="16"/>
                <w:szCs w:val="16"/>
              </w:rPr>
            </w:pPr>
            <w:r w:rsidRPr="008F6D5E">
              <w:rPr>
                <w:bCs/>
                <w:sz w:val="16"/>
                <w:szCs w:val="16"/>
              </w:rPr>
              <w:t>Erythromycin</w:t>
            </w:r>
          </w:p>
        </w:tc>
        <w:tc>
          <w:tcPr>
            <w:tcW w:w="1968" w:type="dxa"/>
          </w:tcPr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128</w:t>
            </w:r>
          </w:p>
        </w:tc>
        <w:tc>
          <w:tcPr>
            <w:tcW w:w="2031" w:type="dxa"/>
          </w:tcPr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R</w:t>
            </w:r>
          </w:p>
        </w:tc>
        <w:tc>
          <w:tcPr>
            <w:tcW w:w="1207" w:type="dxa"/>
          </w:tcPr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2</w:t>
            </w:r>
          </w:p>
        </w:tc>
        <w:tc>
          <w:tcPr>
            <w:tcW w:w="1207" w:type="dxa"/>
          </w:tcPr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2</w:t>
            </w:r>
          </w:p>
        </w:tc>
        <w:tc>
          <w:tcPr>
            <w:tcW w:w="1207" w:type="dxa"/>
          </w:tcPr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1</w:t>
            </w:r>
          </w:p>
        </w:tc>
      </w:tr>
      <w:tr w:rsidR="00421F1E" w:rsidRPr="008F6D5E" w:rsidTr="0061336F">
        <w:trPr>
          <w:trHeight w:val="442"/>
        </w:trPr>
        <w:tc>
          <w:tcPr>
            <w:tcW w:w="2280" w:type="dxa"/>
          </w:tcPr>
          <w:p w:rsidR="00421F1E" w:rsidRPr="008F6D5E" w:rsidRDefault="00421F1E" w:rsidP="0061336F">
            <w:pPr>
              <w:spacing w:line="276" w:lineRule="auto"/>
              <w:jc w:val="both"/>
              <w:rPr>
                <w:bCs/>
                <w:sz w:val="16"/>
                <w:szCs w:val="16"/>
              </w:rPr>
            </w:pPr>
            <w:r w:rsidRPr="008F6D5E">
              <w:rPr>
                <w:bCs/>
                <w:sz w:val="16"/>
                <w:szCs w:val="16"/>
              </w:rPr>
              <w:t>Tetracycline</w:t>
            </w:r>
          </w:p>
        </w:tc>
        <w:tc>
          <w:tcPr>
            <w:tcW w:w="1968" w:type="dxa"/>
          </w:tcPr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2</w:t>
            </w:r>
          </w:p>
        </w:tc>
        <w:tc>
          <w:tcPr>
            <w:tcW w:w="2031" w:type="dxa"/>
          </w:tcPr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I</w:t>
            </w:r>
          </w:p>
        </w:tc>
        <w:tc>
          <w:tcPr>
            <w:tcW w:w="1207" w:type="dxa"/>
          </w:tcPr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2</w:t>
            </w:r>
          </w:p>
        </w:tc>
        <w:tc>
          <w:tcPr>
            <w:tcW w:w="1207" w:type="dxa"/>
          </w:tcPr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2</w:t>
            </w:r>
          </w:p>
        </w:tc>
        <w:tc>
          <w:tcPr>
            <w:tcW w:w="1207" w:type="dxa"/>
          </w:tcPr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1</w:t>
            </w:r>
          </w:p>
        </w:tc>
      </w:tr>
      <w:tr w:rsidR="00421F1E" w:rsidRPr="008F6D5E" w:rsidTr="0061336F">
        <w:trPr>
          <w:trHeight w:val="442"/>
        </w:trPr>
        <w:tc>
          <w:tcPr>
            <w:tcW w:w="2280" w:type="dxa"/>
          </w:tcPr>
          <w:p w:rsidR="00421F1E" w:rsidRPr="008F6D5E" w:rsidRDefault="00421F1E" w:rsidP="0061336F">
            <w:pPr>
              <w:spacing w:line="276" w:lineRule="auto"/>
              <w:jc w:val="both"/>
              <w:rPr>
                <w:bCs/>
                <w:sz w:val="16"/>
                <w:szCs w:val="16"/>
              </w:rPr>
            </w:pPr>
            <w:r w:rsidRPr="008F6D5E">
              <w:rPr>
                <w:bCs/>
                <w:sz w:val="16"/>
                <w:szCs w:val="16"/>
              </w:rPr>
              <w:t>Chloramphenicol</w:t>
            </w:r>
          </w:p>
        </w:tc>
        <w:tc>
          <w:tcPr>
            <w:tcW w:w="1968" w:type="dxa"/>
          </w:tcPr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8</w:t>
            </w:r>
          </w:p>
        </w:tc>
        <w:tc>
          <w:tcPr>
            <w:tcW w:w="2031" w:type="dxa"/>
          </w:tcPr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S</w:t>
            </w:r>
          </w:p>
        </w:tc>
        <w:tc>
          <w:tcPr>
            <w:tcW w:w="1207" w:type="dxa"/>
          </w:tcPr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8</w:t>
            </w:r>
          </w:p>
        </w:tc>
        <w:tc>
          <w:tcPr>
            <w:tcW w:w="1207" w:type="dxa"/>
          </w:tcPr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-</w:t>
            </w:r>
          </w:p>
        </w:tc>
        <w:tc>
          <w:tcPr>
            <w:tcW w:w="1207" w:type="dxa"/>
          </w:tcPr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8</w:t>
            </w:r>
          </w:p>
        </w:tc>
      </w:tr>
    </w:tbl>
    <w:p w:rsidR="00421F1E" w:rsidRPr="00314213" w:rsidRDefault="00421F1E" w:rsidP="00314213">
      <w:pPr>
        <w:jc w:val="both"/>
        <w:rPr>
          <w:rFonts w:cstheme="minorHAnsi"/>
          <w:sz w:val="16"/>
          <w:szCs w:val="16"/>
          <w:rtl/>
        </w:rPr>
      </w:pPr>
      <w:r w:rsidRPr="00DB4A4E">
        <w:rPr>
          <w:rFonts w:cstheme="minorHAnsi"/>
          <w:sz w:val="16"/>
          <w:szCs w:val="16"/>
        </w:rPr>
        <w:t xml:space="preserve">Interpretive criteria for staphylococci was applied for </w:t>
      </w:r>
      <w:r w:rsidRPr="00DB4A4E">
        <w:rPr>
          <w:rFonts w:cstheme="minorHAnsi"/>
          <w:i/>
          <w:iCs/>
          <w:sz w:val="16"/>
          <w:szCs w:val="16"/>
        </w:rPr>
        <w:t xml:space="preserve">Kytococcus </w:t>
      </w:r>
      <w:r w:rsidRPr="00DB4A4E">
        <w:rPr>
          <w:rFonts w:cstheme="minorHAnsi"/>
          <w:i/>
          <w:sz w:val="16"/>
          <w:szCs w:val="16"/>
        </w:rPr>
        <w:t>sedentarius</w:t>
      </w:r>
      <w:r w:rsidRPr="00DB4A4E">
        <w:rPr>
          <w:rFonts w:cstheme="minorHAnsi"/>
          <w:sz w:val="16"/>
          <w:szCs w:val="16"/>
        </w:rPr>
        <w:t xml:space="preserve"> MBB13 </w:t>
      </w:r>
      <w:r w:rsidR="0078391B" w:rsidRPr="00DB4A4E">
        <w:rPr>
          <w:rFonts w:cstheme="minorHAnsi"/>
          <w:sz w:val="16"/>
          <w:szCs w:val="16"/>
        </w:rPr>
        <w:fldChar w:fldCharType="begin"/>
      </w:r>
      <w:r w:rsidRPr="00DB4A4E">
        <w:rPr>
          <w:rFonts w:cstheme="minorHAnsi"/>
          <w:sz w:val="16"/>
          <w:szCs w:val="16"/>
        </w:rPr>
        <w:instrText xml:space="preserve"> ADDIN EN.CITE &lt;EndNote&gt;&lt;Cite&gt;&lt;Author&gt;Mnif&lt;/Author&gt;&lt;Year&gt;2006&lt;/Year&gt;&lt;IDText&gt;Endocarditis due to Kytococcus schroeteri: case report and review of the literature&lt;/IDText&gt;&lt;DisplayText&gt;(Mnif&lt;style face="italic"&gt; et al.&lt;/style&gt;, 2006)&lt;/DisplayText&gt;&lt;record&gt;&lt;isbn&gt;0095-1137&lt;/isbn&gt;&lt;titles&gt;&lt;title&gt;Endocarditis due to Kytococcus schroeteri: case report and review of the literature&lt;/title&gt;&lt;secondary-title&gt;Journal of clinical microbiology&lt;/secondary-title&gt;&lt;/titles&gt;&lt;pages&gt;1187-1189&lt;/pages&gt;&lt;number&gt;3&lt;/number&gt;&lt;contributors&gt;&lt;authors&gt;&lt;author&gt;Mnif, Basma&lt;/author&gt;&lt;author&gt;Boujelbène, Inès&lt;/author&gt;&lt;author&gt;Mahjoubi, Fouzia&lt;/author&gt;&lt;author&gt;Gdoura, Radouane&lt;/author&gt;&lt;author&gt;Trabelsi, Imen&lt;/author&gt;&lt;author&gt;Moalla, Sana&lt;/author&gt;&lt;author&gt;Frikha, Imed&lt;/author&gt;&lt;author&gt;Kammoun, Samir&lt;/author&gt;&lt;author&gt;Hammami, Adnane&lt;/author&gt;&lt;/authors&gt;&lt;/contributors&gt;&lt;added-date format="utc"&gt;1480213630&lt;/added-date&gt;&lt;ref-type name="Journal Article"&gt;17&lt;/ref-type&gt;&lt;dates&gt;&lt;year&gt;2006&lt;/year&gt;&lt;/dates&gt;&lt;rec-number&gt;273&lt;/rec-number&gt;&lt;last-updated-date format="utc"&gt;1480213630&lt;/last-updated-date&gt;&lt;volume&gt;44&lt;/volume&gt;&lt;/record&gt;&lt;/Cite&gt;&lt;/EndNote&gt;</w:instrText>
      </w:r>
      <w:r w:rsidR="0078391B" w:rsidRPr="00DB4A4E">
        <w:rPr>
          <w:rFonts w:cstheme="minorHAnsi"/>
          <w:sz w:val="16"/>
          <w:szCs w:val="16"/>
        </w:rPr>
        <w:fldChar w:fldCharType="separate"/>
      </w:r>
      <w:r w:rsidR="00C95F7B" w:rsidRPr="00DB4A4E">
        <w:rPr>
          <w:rFonts w:cstheme="minorHAnsi"/>
          <w:noProof/>
          <w:sz w:val="16"/>
          <w:szCs w:val="16"/>
        </w:rPr>
        <w:t>[</w:t>
      </w:r>
      <w:r w:rsidRPr="00DB4A4E">
        <w:rPr>
          <w:rFonts w:cstheme="minorHAnsi"/>
          <w:noProof/>
          <w:sz w:val="16"/>
          <w:szCs w:val="16"/>
        </w:rPr>
        <w:t>Mnif</w:t>
      </w:r>
      <w:r w:rsidRPr="00DB4A4E">
        <w:rPr>
          <w:rFonts w:cstheme="minorHAnsi"/>
          <w:iCs/>
          <w:noProof/>
          <w:sz w:val="16"/>
          <w:szCs w:val="16"/>
        </w:rPr>
        <w:t xml:space="preserve"> et al.,</w:t>
      </w:r>
      <w:r w:rsidRPr="00DB4A4E">
        <w:rPr>
          <w:rFonts w:cstheme="minorHAnsi"/>
          <w:noProof/>
          <w:sz w:val="16"/>
          <w:szCs w:val="16"/>
        </w:rPr>
        <w:t xml:space="preserve"> 2006</w:t>
      </w:r>
      <w:r w:rsidR="00C95F7B" w:rsidRPr="00DB4A4E">
        <w:rPr>
          <w:rFonts w:cstheme="minorHAnsi"/>
          <w:noProof/>
          <w:sz w:val="16"/>
          <w:szCs w:val="16"/>
        </w:rPr>
        <w:t>]</w:t>
      </w:r>
      <w:r w:rsidR="0078391B" w:rsidRPr="00DB4A4E">
        <w:rPr>
          <w:rFonts w:cstheme="minorHAnsi"/>
          <w:sz w:val="16"/>
          <w:szCs w:val="16"/>
        </w:rPr>
        <w:fldChar w:fldCharType="end"/>
      </w:r>
      <w:r w:rsidRPr="00DB4A4E">
        <w:rPr>
          <w:rFonts w:cstheme="minorHAnsi"/>
          <w:sz w:val="16"/>
          <w:szCs w:val="16"/>
        </w:rPr>
        <w:t xml:space="preserve">. * Symbols in categorization indicate sensitivity testing level as S, Susceptibility; R, resistance; I, moderate sensitivity; ND, not determined.  British Society for Antimicrobial Chemotherapy (BSAC) was used as reference guidance. </w:t>
      </w:r>
    </w:p>
    <w:sectPr w:rsidR="00421F1E" w:rsidRPr="00314213" w:rsidSect="00EF3D62">
      <w:footerReference w:type="default" r:id="rId7"/>
      <w:pgSz w:w="11906" w:h="16838"/>
      <w:pgMar w:top="1440" w:right="1440" w:bottom="1440" w:left="1440" w:header="708" w:footer="708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7B21AE" w:rsidRDefault="007B21AE" w:rsidP="00FE4A36">
      <w:pPr>
        <w:spacing w:after="0" w:line="240" w:lineRule="auto"/>
      </w:pPr>
      <w:r>
        <w:separator/>
      </w:r>
    </w:p>
  </w:endnote>
  <w:endnote w:type="continuationSeparator" w:id="0">
    <w:p w:rsidR="007B21AE" w:rsidRDefault="007B21AE" w:rsidP="00FE4A3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527528079"/>
      <w:docPartObj>
        <w:docPartGallery w:val="Page Numbers (Bottom of Page)"/>
        <w:docPartUnique/>
      </w:docPartObj>
    </w:sdtPr>
    <w:sdtEndPr/>
    <w:sdtContent>
      <w:p w:rsidR="001D4EA0" w:rsidRDefault="001D4EA0">
        <w:pPr>
          <w:pStyle w:val="Footer"/>
          <w:jc w:val="right"/>
        </w:pPr>
        <w:r>
          <w:rPr>
            <w:noProof/>
          </w:rPr>
          <w:fldChar w:fldCharType="begin"/>
        </w:r>
        <w:r>
          <w:rPr>
            <w:noProof/>
          </w:rPr>
          <w:instrText xml:space="preserve"> PAGE   \* MERGEFORMAT </w:instrText>
        </w:r>
        <w:r>
          <w:rPr>
            <w:noProof/>
          </w:rPr>
          <w:fldChar w:fldCharType="separate"/>
        </w:r>
        <w:r w:rsidR="00751B6E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:rsidR="001D4EA0" w:rsidRDefault="001D4EA0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7B21AE" w:rsidRDefault="007B21AE" w:rsidP="00FE4A36">
      <w:pPr>
        <w:spacing w:after="0" w:line="240" w:lineRule="auto"/>
      </w:pPr>
      <w:r>
        <w:separator/>
      </w:r>
    </w:p>
  </w:footnote>
  <w:footnote w:type="continuationSeparator" w:id="0">
    <w:p w:rsidR="007B21AE" w:rsidRDefault="007B21AE" w:rsidP="00FE4A36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drawingGridHorizontalSpacing w:val="11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 ACM Trans Comp Biol Bioinf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454AEB"/>
    <w:rsid w:val="0000043A"/>
    <w:rsid w:val="000233B3"/>
    <w:rsid w:val="00025F0F"/>
    <w:rsid w:val="000363C7"/>
    <w:rsid w:val="000366B3"/>
    <w:rsid w:val="000461B3"/>
    <w:rsid w:val="0006560A"/>
    <w:rsid w:val="00066460"/>
    <w:rsid w:val="000850EE"/>
    <w:rsid w:val="00091D20"/>
    <w:rsid w:val="00092934"/>
    <w:rsid w:val="0009707D"/>
    <w:rsid w:val="000B4279"/>
    <w:rsid w:val="000C3A9A"/>
    <w:rsid w:val="000C456E"/>
    <w:rsid w:val="000E4DBE"/>
    <w:rsid w:val="000F7582"/>
    <w:rsid w:val="00104C9B"/>
    <w:rsid w:val="001351D3"/>
    <w:rsid w:val="00137BB7"/>
    <w:rsid w:val="00142E49"/>
    <w:rsid w:val="00160811"/>
    <w:rsid w:val="00160CCC"/>
    <w:rsid w:val="001627D2"/>
    <w:rsid w:val="001949AA"/>
    <w:rsid w:val="001A0A8C"/>
    <w:rsid w:val="001A42A6"/>
    <w:rsid w:val="001D42FE"/>
    <w:rsid w:val="001D4EA0"/>
    <w:rsid w:val="001D73AE"/>
    <w:rsid w:val="001E56A2"/>
    <w:rsid w:val="001E722A"/>
    <w:rsid w:val="001F1BBF"/>
    <w:rsid w:val="001F2CFA"/>
    <w:rsid w:val="001F35EB"/>
    <w:rsid w:val="001F3D23"/>
    <w:rsid w:val="0020010F"/>
    <w:rsid w:val="0022653E"/>
    <w:rsid w:val="002615F7"/>
    <w:rsid w:val="00276FBE"/>
    <w:rsid w:val="002874A8"/>
    <w:rsid w:val="002A02CC"/>
    <w:rsid w:val="002B33B1"/>
    <w:rsid w:val="002B34EE"/>
    <w:rsid w:val="002B4757"/>
    <w:rsid w:val="002B79F9"/>
    <w:rsid w:val="002C00B4"/>
    <w:rsid w:val="002C1F0F"/>
    <w:rsid w:val="002C72A5"/>
    <w:rsid w:val="002D1E35"/>
    <w:rsid w:val="002D75F1"/>
    <w:rsid w:val="002E1548"/>
    <w:rsid w:val="00304107"/>
    <w:rsid w:val="0030569F"/>
    <w:rsid w:val="00314213"/>
    <w:rsid w:val="00333D19"/>
    <w:rsid w:val="00335AA1"/>
    <w:rsid w:val="003435F4"/>
    <w:rsid w:val="00345591"/>
    <w:rsid w:val="00366993"/>
    <w:rsid w:val="003730E3"/>
    <w:rsid w:val="00382560"/>
    <w:rsid w:val="0039604E"/>
    <w:rsid w:val="003B1FFD"/>
    <w:rsid w:val="003B511D"/>
    <w:rsid w:val="003C337E"/>
    <w:rsid w:val="003C674E"/>
    <w:rsid w:val="003C7237"/>
    <w:rsid w:val="003D2B34"/>
    <w:rsid w:val="003D7BB6"/>
    <w:rsid w:val="003F62E6"/>
    <w:rsid w:val="00414FB9"/>
    <w:rsid w:val="004202C8"/>
    <w:rsid w:val="00421F1E"/>
    <w:rsid w:val="00427AE7"/>
    <w:rsid w:val="00440352"/>
    <w:rsid w:val="00447432"/>
    <w:rsid w:val="00454AEB"/>
    <w:rsid w:val="00462F11"/>
    <w:rsid w:val="0047172E"/>
    <w:rsid w:val="00473958"/>
    <w:rsid w:val="00474056"/>
    <w:rsid w:val="0048564E"/>
    <w:rsid w:val="00485FAC"/>
    <w:rsid w:val="0048605E"/>
    <w:rsid w:val="00487369"/>
    <w:rsid w:val="004A59D0"/>
    <w:rsid w:val="004A5F41"/>
    <w:rsid w:val="004A6494"/>
    <w:rsid w:val="004B28E0"/>
    <w:rsid w:val="004B42D5"/>
    <w:rsid w:val="004C304B"/>
    <w:rsid w:val="004D2389"/>
    <w:rsid w:val="004D70F1"/>
    <w:rsid w:val="004F4801"/>
    <w:rsid w:val="004F58E1"/>
    <w:rsid w:val="004F65DC"/>
    <w:rsid w:val="00513FE0"/>
    <w:rsid w:val="00516E00"/>
    <w:rsid w:val="00530EC5"/>
    <w:rsid w:val="00541CC1"/>
    <w:rsid w:val="00541D02"/>
    <w:rsid w:val="005445EA"/>
    <w:rsid w:val="00545391"/>
    <w:rsid w:val="005476FF"/>
    <w:rsid w:val="00553337"/>
    <w:rsid w:val="00553F36"/>
    <w:rsid w:val="00555573"/>
    <w:rsid w:val="00560573"/>
    <w:rsid w:val="00564C7E"/>
    <w:rsid w:val="005856D7"/>
    <w:rsid w:val="00591240"/>
    <w:rsid w:val="00595C97"/>
    <w:rsid w:val="0059604D"/>
    <w:rsid w:val="0059613E"/>
    <w:rsid w:val="005A2995"/>
    <w:rsid w:val="005B47A7"/>
    <w:rsid w:val="005B7458"/>
    <w:rsid w:val="005C018F"/>
    <w:rsid w:val="005D0BF0"/>
    <w:rsid w:val="005E3B05"/>
    <w:rsid w:val="005E3BC8"/>
    <w:rsid w:val="005E527C"/>
    <w:rsid w:val="005F75ED"/>
    <w:rsid w:val="00602137"/>
    <w:rsid w:val="006025FD"/>
    <w:rsid w:val="0061336F"/>
    <w:rsid w:val="00616A80"/>
    <w:rsid w:val="0062140B"/>
    <w:rsid w:val="00626DA5"/>
    <w:rsid w:val="00634752"/>
    <w:rsid w:val="0066665A"/>
    <w:rsid w:val="00670AF8"/>
    <w:rsid w:val="0068048C"/>
    <w:rsid w:val="00681031"/>
    <w:rsid w:val="00687901"/>
    <w:rsid w:val="0069465D"/>
    <w:rsid w:val="00695CC6"/>
    <w:rsid w:val="00697228"/>
    <w:rsid w:val="006B1FB7"/>
    <w:rsid w:val="006C1734"/>
    <w:rsid w:val="006D1D6A"/>
    <w:rsid w:val="006E2767"/>
    <w:rsid w:val="006E2F67"/>
    <w:rsid w:val="006F49FA"/>
    <w:rsid w:val="006F6A13"/>
    <w:rsid w:val="00727414"/>
    <w:rsid w:val="0073141A"/>
    <w:rsid w:val="00734962"/>
    <w:rsid w:val="007358F1"/>
    <w:rsid w:val="00747A0B"/>
    <w:rsid w:val="00751B6E"/>
    <w:rsid w:val="00753CA3"/>
    <w:rsid w:val="0077373F"/>
    <w:rsid w:val="0078391B"/>
    <w:rsid w:val="007857F6"/>
    <w:rsid w:val="0079146F"/>
    <w:rsid w:val="007A6190"/>
    <w:rsid w:val="007B21AE"/>
    <w:rsid w:val="007B26A4"/>
    <w:rsid w:val="007B41B0"/>
    <w:rsid w:val="007C2476"/>
    <w:rsid w:val="007C4011"/>
    <w:rsid w:val="007C7A10"/>
    <w:rsid w:val="007D4FF6"/>
    <w:rsid w:val="007F0156"/>
    <w:rsid w:val="00805EC4"/>
    <w:rsid w:val="00834969"/>
    <w:rsid w:val="0083670F"/>
    <w:rsid w:val="00844FD5"/>
    <w:rsid w:val="00851BCF"/>
    <w:rsid w:val="00862B4B"/>
    <w:rsid w:val="00881B9E"/>
    <w:rsid w:val="00883E01"/>
    <w:rsid w:val="008841B0"/>
    <w:rsid w:val="008843AA"/>
    <w:rsid w:val="008A3112"/>
    <w:rsid w:val="008D223D"/>
    <w:rsid w:val="008D271E"/>
    <w:rsid w:val="008D3EBE"/>
    <w:rsid w:val="008D4AE4"/>
    <w:rsid w:val="008E1312"/>
    <w:rsid w:val="008E4128"/>
    <w:rsid w:val="008E4356"/>
    <w:rsid w:val="008F1BCB"/>
    <w:rsid w:val="008F4E2C"/>
    <w:rsid w:val="008F6D5E"/>
    <w:rsid w:val="00902EF0"/>
    <w:rsid w:val="0090320F"/>
    <w:rsid w:val="0090571F"/>
    <w:rsid w:val="009210F5"/>
    <w:rsid w:val="00925CF3"/>
    <w:rsid w:val="009339AF"/>
    <w:rsid w:val="00941D5A"/>
    <w:rsid w:val="00941DC5"/>
    <w:rsid w:val="009464A3"/>
    <w:rsid w:val="00947982"/>
    <w:rsid w:val="00950ADF"/>
    <w:rsid w:val="00963D4E"/>
    <w:rsid w:val="00963DDE"/>
    <w:rsid w:val="00971402"/>
    <w:rsid w:val="00975AFE"/>
    <w:rsid w:val="009812FC"/>
    <w:rsid w:val="00985F89"/>
    <w:rsid w:val="00992F73"/>
    <w:rsid w:val="009B2A64"/>
    <w:rsid w:val="009D3DCE"/>
    <w:rsid w:val="009D5EFA"/>
    <w:rsid w:val="009E3319"/>
    <w:rsid w:val="009E62AA"/>
    <w:rsid w:val="009F033B"/>
    <w:rsid w:val="009F099F"/>
    <w:rsid w:val="00A1400A"/>
    <w:rsid w:val="00A15523"/>
    <w:rsid w:val="00A20C52"/>
    <w:rsid w:val="00A32C55"/>
    <w:rsid w:val="00A47466"/>
    <w:rsid w:val="00A54F62"/>
    <w:rsid w:val="00A57063"/>
    <w:rsid w:val="00A6188A"/>
    <w:rsid w:val="00A64489"/>
    <w:rsid w:val="00A733E7"/>
    <w:rsid w:val="00A736F0"/>
    <w:rsid w:val="00A76859"/>
    <w:rsid w:val="00A807CC"/>
    <w:rsid w:val="00A82711"/>
    <w:rsid w:val="00A90FE5"/>
    <w:rsid w:val="00A9175E"/>
    <w:rsid w:val="00AA0C9A"/>
    <w:rsid w:val="00AA7325"/>
    <w:rsid w:val="00AC2733"/>
    <w:rsid w:val="00AC459A"/>
    <w:rsid w:val="00AC7495"/>
    <w:rsid w:val="00AD5FD1"/>
    <w:rsid w:val="00AE085C"/>
    <w:rsid w:val="00AE0C66"/>
    <w:rsid w:val="00B222E8"/>
    <w:rsid w:val="00B234E0"/>
    <w:rsid w:val="00B24CE2"/>
    <w:rsid w:val="00B334B0"/>
    <w:rsid w:val="00B35B0E"/>
    <w:rsid w:val="00B405A2"/>
    <w:rsid w:val="00B42289"/>
    <w:rsid w:val="00B60A60"/>
    <w:rsid w:val="00B62097"/>
    <w:rsid w:val="00B6513A"/>
    <w:rsid w:val="00B75957"/>
    <w:rsid w:val="00B76D4D"/>
    <w:rsid w:val="00B8234B"/>
    <w:rsid w:val="00B8360C"/>
    <w:rsid w:val="00BA205C"/>
    <w:rsid w:val="00BA21D8"/>
    <w:rsid w:val="00BA3519"/>
    <w:rsid w:val="00BA38FD"/>
    <w:rsid w:val="00BA4E00"/>
    <w:rsid w:val="00BA5759"/>
    <w:rsid w:val="00BC0CAD"/>
    <w:rsid w:val="00BF12CE"/>
    <w:rsid w:val="00BF271D"/>
    <w:rsid w:val="00C15CE0"/>
    <w:rsid w:val="00C165C3"/>
    <w:rsid w:val="00C25347"/>
    <w:rsid w:val="00C25A90"/>
    <w:rsid w:val="00C31755"/>
    <w:rsid w:val="00C6209E"/>
    <w:rsid w:val="00C65A8C"/>
    <w:rsid w:val="00C65D00"/>
    <w:rsid w:val="00C71CCD"/>
    <w:rsid w:val="00C74DC7"/>
    <w:rsid w:val="00C830F6"/>
    <w:rsid w:val="00C8552E"/>
    <w:rsid w:val="00C85B85"/>
    <w:rsid w:val="00C93190"/>
    <w:rsid w:val="00C95F7B"/>
    <w:rsid w:val="00CA5A13"/>
    <w:rsid w:val="00CB05EB"/>
    <w:rsid w:val="00CB0C84"/>
    <w:rsid w:val="00CB205E"/>
    <w:rsid w:val="00CB4BB5"/>
    <w:rsid w:val="00CB78C3"/>
    <w:rsid w:val="00CC6C7C"/>
    <w:rsid w:val="00CD214F"/>
    <w:rsid w:val="00CE3269"/>
    <w:rsid w:val="00CE5991"/>
    <w:rsid w:val="00CE7B2A"/>
    <w:rsid w:val="00CF4A1A"/>
    <w:rsid w:val="00D02B96"/>
    <w:rsid w:val="00D03032"/>
    <w:rsid w:val="00D046D3"/>
    <w:rsid w:val="00D04EFF"/>
    <w:rsid w:val="00D148D4"/>
    <w:rsid w:val="00D223CD"/>
    <w:rsid w:val="00D253F8"/>
    <w:rsid w:val="00D47334"/>
    <w:rsid w:val="00D54162"/>
    <w:rsid w:val="00D81BFE"/>
    <w:rsid w:val="00D858E7"/>
    <w:rsid w:val="00D85FB4"/>
    <w:rsid w:val="00D91666"/>
    <w:rsid w:val="00D92C7B"/>
    <w:rsid w:val="00DA2E0F"/>
    <w:rsid w:val="00DB3A13"/>
    <w:rsid w:val="00DB418B"/>
    <w:rsid w:val="00DB4A4E"/>
    <w:rsid w:val="00DC6264"/>
    <w:rsid w:val="00DE7BFB"/>
    <w:rsid w:val="00DE7E65"/>
    <w:rsid w:val="00DF1E99"/>
    <w:rsid w:val="00E01358"/>
    <w:rsid w:val="00E013C0"/>
    <w:rsid w:val="00E262D3"/>
    <w:rsid w:val="00E276E4"/>
    <w:rsid w:val="00E31544"/>
    <w:rsid w:val="00E31F3A"/>
    <w:rsid w:val="00E33382"/>
    <w:rsid w:val="00E3366D"/>
    <w:rsid w:val="00E36038"/>
    <w:rsid w:val="00E3749C"/>
    <w:rsid w:val="00E37F11"/>
    <w:rsid w:val="00E65C1B"/>
    <w:rsid w:val="00E66373"/>
    <w:rsid w:val="00E83C2B"/>
    <w:rsid w:val="00E84105"/>
    <w:rsid w:val="00E9497C"/>
    <w:rsid w:val="00E94F42"/>
    <w:rsid w:val="00EB2567"/>
    <w:rsid w:val="00EB793C"/>
    <w:rsid w:val="00EC70BD"/>
    <w:rsid w:val="00ED1AC3"/>
    <w:rsid w:val="00ED3F56"/>
    <w:rsid w:val="00ED483A"/>
    <w:rsid w:val="00ED4BC1"/>
    <w:rsid w:val="00EE3F25"/>
    <w:rsid w:val="00EE56FA"/>
    <w:rsid w:val="00EF3B7C"/>
    <w:rsid w:val="00EF3D62"/>
    <w:rsid w:val="00F1022A"/>
    <w:rsid w:val="00F11070"/>
    <w:rsid w:val="00F15121"/>
    <w:rsid w:val="00F176EF"/>
    <w:rsid w:val="00F37B17"/>
    <w:rsid w:val="00F41273"/>
    <w:rsid w:val="00F43795"/>
    <w:rsid w:val="00F43BBA"/>
    <w:rsid w:val="00F52D29"/>
    <w:rsid w:val="00F56995"/>
    <w:rsid w:val="00F56FDB"/>
    <w:rsid w:val="00F642DB"/>
    <w:rsid w:val="00F67981"/>
    <w:rsid w:val="00F757D5"/>
    <w:rsid w:val="00F823D8"/>
    <w:rsid w:val="00F8360B"/>
    <w:rsid w:val="00F8369A"/>
    <w:rsid w:val="00F8496E"/>
    <w:rsid w:val="00F857F3"/>
    <w:rsid w:val="00F90F28"/>
    <w:rsid w:val="00F91FEC"/>
    <w:rsid w:val="00F964CA"/>
    <w:rsid w:val="00FC6551"/>
    <w:rsid w:val="00FC79F8"/>
    <w:rsid w:val="00FD0D5D"/>
    <w:rsid w:val="00FD21A9"/>
    <w:rsid w:val="00FD40EC"/>
    <w:rsid w:val="00FE4A36"/>
    <w:rsid w:val="00FE665D"/>
    <w:rsid w:val="00FF2176"/>
    <w:rsid w:val="00FF2C1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;"/>
  <w14:docId w14:val="448F4896"/>
  <w15:docId w15:val="{FCD2180A-DC8B-0C45-B394-FA16BD375F8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91FEC"/>
  </w:style>
  <w:style w:type="paragraph" w:styleId="Heading1">
    <w:name w:val="heading 1"/>
    <w:basedOn w:val="Normal"/>
    <w:next w:val="Normal"/>
    <w:link w:val="Heading1Char"/>
    <w:uiPriority w:val="9"/>
    <w:qFormat/>
    <w:rsid w:val="009339AF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A5A5A5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83670F"/>
    <w:pPr>
      <w:keepNext/>
      <w:keepLines/>
      <w:spacing w:before="40" w:after="0" w:line="259" w:lineRule="auto"/>
      <w:outlineLvl w:val="2"/>
    </w:pPr>
    <w:rPr>
      <w:rFonts w:asciiTheme="majorHAnsi" w:eastAsiaTheme="majorEastAsia" w:hAnsiTheme="majorHAnsi" w:cstheme="majorBidi"/>
      <w:color w:val="6E6E6E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Listoffigures">
    <w:name w:val="List of figures"/>
    <w:basedOn w:val="Caption"/>
    <w:next w:val="Caption"/>
    <w:link w:val="ListoffiguresChar"/>
    <w:qFormat/>
    <w:rsid w:val="00E84105"/>
    <w:pPr>
      <w:spacing w:line="360" w:lineRule="auto"/>
      <w:jc w:val="both"/>
    </w:pPr>
    <w:rPr>
      <w:rFonts w:asciiTheme="minorBidi" w:eastAsia="Times New Roman" w:hAnsiTheme="minorBidi" w:cs="Times New Roman"/>
      <w:b w:val="0"/>
      <w:bCs w:val="0"/>
      <w:color w:val="000000" w:themeColor="text1"/>
      <w:kern w:val="36"/>
      <w:sz w:val="20"/>
      <w:szCs w:val="24"/>
    </w:rPr>
  </w:style>
  <w:style w:type="character" w:customStyle="1" w:styleId="ListoffiguresChar">
    <w:name w:val="List of figures Char"/>
    <w:basedOn w:val="DefaultParagraphFont"/>
    <w:link w:val="Listoffigures"/>
    <w:rsid w:val="00E84105"/>
    <w:rPr>
      <w:rFonts w:asciiTheme="minorBidi" w:eastAsia="Times New Roman" w:hAnsiTheme="minorBidi" w:cs="Times New Roman"/>
      <w:color w:val="000000" w:themeColor="text1"/>
      <w:kern w:val="36"/>
      <w:sz w:val="20"/>
      <w:szCs w:val="24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E84105"/>
    <w:pPr>
      <w:spacing w:line="240" w:lineRule="auto"/>
    </w:pPr>
    <w:rPr>
      <w:b/>
      <w:bCs/>
      <w:color w:val="DDDDDD" w:themeColor="accent1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FE4A3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E4A36"/>
  </w:style>
  <w:style w:type="paragraph" w:styleId="Footer">
    <w:name w:val="footer"/>
    <w:basedOn w:val="Normal"/>
    <w:link w:val="FooterChar"/>
    <w:uiPriority w:val="99"/>
    <w:unhideWhenUsed/>
    <w:rsid w:val="00FE4A3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E4A36"/>
  </w:style>
  <w:style w:type="paragraph" w:styleId="BalloonText">
    <w:name w:val="Balloon Text"/>
    <w:basedOn w:val="Normal"/>
    <w:link w:val="BalloonTextChar"/>
    <w:uiPriority w:val="99"/>
    <w:semiHidden/>
    <w:unhideWhenUsed/>
    <w:rsid w:val="007F015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F0156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39"/>
    <w:rsid w:val="00BA21D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LineNumber">
    <w:name w:val="line number"/>
    <w:basedOn w:val="DefaultParagraphFont"/>
    <w:uiPriority w:val="99"/>
    <w:semiHidden/>
    <w:unhideWhenUsed/>
    <w:rsid w:val="00EF3D62"/>
  </w:style>
  <w:style w:type="character" w:styleId="Hyperlink">
    <w:name w:val="Hyperlink"/>
    <w:basedOn w:val="DefaultParagraphFont"/>
    <w:uiPriority w:val="99"/>
    <w:unhideWhenUsed/>
    <w:rsid w:val="00FF2C1D"/>
    <w:rPr>
      <w:color w:val="5F5F5F" w:themeColor="hyperlink"/>
      <w:u w:val="single"/>
    </w:rPr>
  </w:style>
  <w:style w:type="character" w:customStyle="1" w:styleId="Heading3Char">
    <w:name w:val="Heading 3 Char"/>
    <w:basedOn w:val="DefaultParagraphFont"/>
    <w:link w:val="Heading3"/>
    <w:uiPriority w:val="9"/>
    <w:rsid w:val="0083670F"/>
    <w:rPr>
      <w:rFonts w:asciiTheme="majorHAnsi" w:eastAsiaTheme="majorEastAsia" w:hAnsiTheme="majorHAnsi" w:cstheme="majorBidi"/>
      <w:color w:val="6E6E6E" w:themeColor="accent1" w:themeShade="7F"/>
      <w:sz w:val="24"/>
      <w:szCs w:val="24"/>
    </w:rPr>
  </w:style>
  <w:style w:type="paragraph" w:customStyle="1" w:styleId="Listoftables">
    <w:name w:val="List of tables"/>
    <w:basedOn w:val="Normal"/>
    <w:link w:val="ListoftablesChar"/>
    <w:qFormat/>
    <w:rsid w:val="0083670F"/>
    <w:pPr>
      <w:spacing w:after="160" w:line="360" w:lineRule="auto"/>
      <w:jc w:val="both"/>
    </w:pPr>
    <w:rPr>
      <w:rFonts w:asciiTheme="minorBidi" w:hAnsiTheme="minorBidi"/>
      <w:color w:val="000000" w:themeColor="text1"/>
      <w:sz w:val="24"/>
      <w:szCs w:val="24"/>
    </w:rPr>
  </w:style>
  <w:style w:type="character" w:customStyle="1" w:styleId="ListoftablesChar">
    <w:name w:val="List of tables Char"/>
    <w:basedOn w:val="DefaultParagraphFont"/>
    <w:link w:val="Listoftables"/>
    <w:rsid w:val="0083670F"/>
    <w:rPr>
      <w:rFonts w:asciiTheme="minorBidi" w:hAnsiTheme="minorBidi"/>
      <w:color w:val="000000" w:themeColor="text1"/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CA5A13"/>
    <w:pPr>
      <w:spacing w:after="0"/>
      <w:jc w:val="center"/>
    </w:pPr>
    <w:rPr>
      <w:rFonts w:ascii="Calibri" w:hAnsi="Calibri" w:cs="Calibri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A5A13"/>
    <w:rPr>
      <w:rFonts w:ascii="Calibri" w:hAnsi="Calibri" w:cs="Calibri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CA5A13"/>
    <w:pPr>
      <w:spacing w:line="240" w:lineRule="auto"/>
    </w:pPr>
    <w:rPr>
      <w:rFonts w:ascii="Calibri" w:hAnsi="Calibri" w:cs="Calibri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CA5A13"/>
    <w:rPr>
      <w:rFonts w:ascii="Calibri" w:hAnsi="Calibri" w:cs="Calibri"/>
      <w:lang w:val="en-US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DE7BFB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eastAsia="en-GB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DE7BFB"/>
    <w:rPr>
      <w:rFonts w:ascii="Courier New" w:eastAsia="Times New Roman" w:hAnsi="Courier New" w:cs="Courier New"/>
      <w:sz w:val="20"/>
      <w:szCs w:val="20"/>
      <w:lang w:eastAsia="en-GB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414FB9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414FB9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414FB9"/>
    <w:rPr>
      <w:vertAlign w:val="superscript"/>
    </w:rPr>
  </w:style>
  <w:style w:type="character" w:styleId="CommentReference">
    <w:name w:val="annotation reference"/>
    <w:basedOn w:val="DefaultParagraphFont"/>
    <w:uiPriority w:val="99"/>
    <w:semiHidden/>
    <w:unhideWhenUsed/>
    <w:rsid w:val="00CB205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B205E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B205E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B205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B205E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CB205E"/>
    <w:pPr>
      <w:spacing w:after="0" w:line="240" w:lineRule="auto"/>
    </w:p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5C018F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553F36"/>
    <w:rPr>
      <w:color w:val="919191" w:themeColor="followedHyperlink"/>
      <w:u w:val="single"/>
    </w:rPr>
  </w:style>
  <w:style w:type="character" w:customStyle="1" w:styleId="Heading1Char">
    <w:name w:val="Heading 1 Char"/>
    <w:basedOn w:val="DefaultParagraphFont"/>
    <w:link w:val="Heading1"/>
    <w:uiPriority w:val="9"/>
    <w:rsid w:val="009339AF"/>
    <w:rPr>
      <w:rFonts w:asciiTheme="majorHAnsi" w:eastAsiaTheme="majorEastAsia" w:hAnsiTheme="majorHAnsi" w:cstheme="majorBidi"/>
      <w:color w:val="A5A5A5" w:themeColor="accent1" w:themeShade="BF"/>
      <w:sz w:val="32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68693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31642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94823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5270994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6450446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80492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640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0914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1200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0980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2301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4856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246705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0916075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454375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63923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190232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411813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45146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8417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75417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474613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719733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2219348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696196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7850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9362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8729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7319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1913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367178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330796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838079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6673707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050805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79863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236666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51051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7074612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084834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416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5339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2106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0648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4944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92349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67866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337099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8900976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341468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134456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81759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193847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8706951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495877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6067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88536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65716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498615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8593387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14365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65137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5347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246545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25186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28376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96304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732172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5917541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53437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151009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2022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748201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7024052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734692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3514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28916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5965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505321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2710493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896157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5068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7875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274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>
        <a:ln>
          <a:solidFill>
            <a:srgbClr val="7030A0"/>
          </a:solidFill>
        </a:ln>
      </a:spPr>
      <a:bodyPr rot="0" spcFirstLastPara="0" vertOverflow="overflow" horzOverflow="overflow" vert="horz" wrap="square" lIns="91440" tIns="45720" rIns="91440" bIns="45720" numCol="1" spcCol="0" rtlCol="0" fromWordArt="0" anchor="ctr" anchorCtr="0" forceAA="0" compatLnSpc="1">
        <a:prstTxWarp prst="textNoShape">
          <a:avLst/>
        </a:prstTxWarp>
        <a:noAutofit/>
      </a:bodyPr>
      <a:lstStyle/>
      <a:style>
        <a:lnRef idx="1">
          <a:schemeClr val="accent1"/>
        </a:lnRef>
        <a:fillRef idx="0">
          <a:schemeClr val="accent1"/>
        </a:fillRef>
        <a:effectRef idx="0">
          <a:schemeClr val="accent1"/>
        </a:effectRef>
        <a:fontRef idx="minor">
          <a:schemeClr val="tx1"/>
        </a:fontRef>
      </a:style>
    </a:sp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3FFC1AAC-5F1A-4BDA-AA03-425411E78DA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286</Words>
  <Characters>1633</Characters>
  <Application>Microsoft Office Word</Application>
  <DocSecurity>0</DocSecurity>
  <Lines>13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91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effrey</dc:creator>
  <cp:lastModifiedBy>Meshari A. Al Hadlaq</cp:lastModifiedBy>
  <cp:revision>3</cp:revision>
  <dcterms:created xsi:type="dcterms:W3CDTF">2020-10-19T11:48:00Z</dcterms:created>
  <dcterms:modified xsi:type="dcterms:W3CDTF">2020-10-25T08:42:00Z</dcterms:modified>
</cp:coreProperties>
</file>